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1C6D5E5A"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77426E79"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w:t>
      </w:r>
      <w:r w:rsidR="00687E83">
        <w:rPr>
          <w:rFonts w:cs="Times New Roman"/>
          <w:szCs w:val="24"/>
        </w:rPr>
        <w:lastRenderedPageBreak/>
        <w:t xml:space="preserve">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77777777" w:rsidR="009D2E2B" w:rsidRDefault="004E5433" w:rsidP="009D2E2B">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p>
    <w:p w14:paraId="3883B764" w14:textId="70134065" w:rsidR="009D2E2B" w:rsidRDefault="009D2E2B" w:rsidP="009D2E2B">
      <w:pPr>
        <w:rPr>
          <w:rFonts w:cs="Times New Roman"/>
          <w:szCs w:val="24"/>
        </w:rPr>
      </w:pPr>
      <w:r w:rsidRPr="002248ED">
        <w:rPr>
          <w:rFonts w:cs="Times New Roman"/>
          <w:szCs w:val="24"/>
        </w:rPr>
        <w:t>A</w:t>
      </w:r>
      <w:r w:rsidR="00D513E6">
        <w:rPr>
          <w:rFonts w:cs="Times New Roman"/>
          <w:szCs w:val="24"/>
        </w:rPr>
        <w:t xml:space="preserve"> major </w:t>
      </w:r>
      <w:r w:rsidRPr="002248ED">
        <w:rPr>
          <w:rFonts w:cs="Times New Roman"/>
          <w:szCs w:val="24"/>
        </w:rPr>
        <w:t xml:space="preserve">problem stems from comprehension, which </w:t>
      </w:r>
      <w:r>
        <w:rPr>
          <w:rFonts w:cs="Times New Roman"/>
          <w:szCs w:val="24"/>
        </w:rPr>
        <w:t>was</w:t>
      </w:r>
      <w:r w:rsidRPr="002248ED">
        <w:rPr>
          <w:rFonts w:cs="Times New Roman"/>
          <w:szCs w:val="24"/>
        </w:rPr>
        <w:t xml:space="preserve"> explained in depth in the previous paragraph</w:t>
      </w:r>
      <w:r>
        <w:rPr>
          <w:rFonts w:cs="Times New Roman"/>
          <w:szCs w:val="24"/>
        </w:rPr>
        <w:t>s</w:t>
      </w:r>
      <w:r w:rsidRPr="002248ED">
        <w:rPr>
          <w:rFonts w:cs="Times New Roman"/>
          <w:szCs w:val="24"/>
        </w:rPr>
        <w:t xml:space="preserve">.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 alongside comprehension, when you consider the long-term maintenance of code, the simple question of why a piece of code has been </w:t>
      </w:r>
      <w:r w:rsidRPr="002248ED">
        <w:rPr>
          <w:rFonts w:cs="Times New Roman"/>
          <w:szCs w:val="24"/>
        </w:rPr>
        <w:lastRenderedPageBreak/>
        <w:t xml:space="preserve">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2"/>
      <w:commentRangeStart w:id="3"/>
      <w:commentRangeStart w:id="4"/>
      <w:r w:rsidRPr="002248ED">
        <w:rPr>
          <w:rFonts w:cs="Times New Roman"/>
          <w:szCs w:val="24"/>
        </w:rPr>
        <w:t xml:space="preserve">code now too. </w:t>
      </w:r>
      <w:commentRangeEnd w:id="2"/>
      <w:r>
        <w:rPr>
          <w:rStyle w:val="CommentReference"/>
        </w:rPr>
        <w:commentReference w:id="2"/>
      </w:r>
      <w:commentRangeEnd w:id="3"/>
      <w:r>
        <w:rPr>
          <w:rStyle w:val="CommentReference"/>
        </w:rPr>
        <w:commentReference w:id="3"/>
      </w:r>
      <w:commentRangeEnd w:id="4"/>
      <w:r>
        <w:rPr>
          <w:rStyle w:val="CommentReference"/>
        </w:rPr>
        <w:commentReference w:id="4"/>
      </w:r>
      <w:r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Pr>
          <w:rFonts w:cs="Times New Roman"/>
          <w:szCs w:val="24"/>
        </w:rPr>
        <w:t>.  The next paragraph summarizes one such case.</w:t>
      </w:r>
    </w:p>
    <w:p w14:paraId="40EB2E3C" w14:textId="1BC695F3"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 a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 and even after all of the returns and buy  backs would still lea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 for instance Lines-of-Code(LOC) is a term that is falling out of practice as measurements are changing into Thousands-of-Lines-of-Code(KLOC).</w:t>
      </w:r>
    </w:p>
    <w:p w14:paraId="7A6DD7F1" w14:textId="20B7A96B"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w:t>
      </w:r>
      <w:r w:rsidRPr="002248ED">
        <w:rPr>
          <w:rFonts w:cs="Times New Roman"/>
          <w:szCs w:val="24"/>
        </w:rPr>
        <w:lastRenderedPageBreak/>
        <w:t xml:space="preserve">for example </w:t>
      </w:r>
      <w:r w:rsidRPr="00544487">
        <w:rPr>
          <w:rStyle w:val="Code"/>
        </w:rPr>
        <w:t>//float alpha = .05</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79E56701" w14:textId="320CE8E4"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p>
    <w:p w14:paraId="70AD87F9" w14:textId="0B6557E5"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w:t>
      </w:r>
      <w:r w:rsidR="00430235">
        <w:rPr>
          <w:rFonts w:cs="Times New Roman"/>
          <w:szCs w:val="24"/>
        </w:rPr>
        <w:lastRenderedPageBreak/>
        <w:t>that it uses a supervised learning style. This makes it easy to learn how the tree is differentiating between our two classes, and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 xml:space="preserve">research (C, C#, C++, Java) and our random selection process ensures that the comments chosen are distributed evenly across these languages. </w:t>
      </w:r>
      <w:r w:rsidR="00430235">
        <w:rPr>
          <w:rFonts w:cs="Times New Roman"/>
          <w:szCs w:val="24"/>
        </w:rPr>
        <w:t>Once this process is completed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2E95A333" w14:textId="56E719C4" w:rsidR="0042639E" w:rsidRPr="004F00CB" w:rsidRDefault="0042639E" w:rsidP="00313218">
      <w:pPr>
        <w:pStyle w:val="ListParagraph"/>
        <w:numPr>
          <w:ilvl w:val="0"/>
          <w:numId w:val="12"/>
        </w:numPr>
        <w:rPr>
          <w:rFonts w:cs="Times New Roman"/>
          <w:szCs w:val="24"/>
        </w:rPr>
      </w:pPr>
      <w:r w:rsidRPr="00313218">
        <w:rPr>
          <w:rFonts w:cs="Times New Roman"/>
          <w:b/>
          <w:bCs/>
          <w:szCs w:val="24"/>
        </w:rPr>
        <w:t>RQ 1</w:t>
      </w: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5265AB9A" w14:textId="56197C02" w:rsidR="00972170" w:rsidRPr="00780F15" w:rsidRDefault="00972170" w:rsidP="00313218">
      <w:pPr>
        <w:pStyle w:val="ListParagraph"/>
        <w:numPr>
          <w:ilvl w:val="0"/>
          <w:numId w:val="12"/>
        </w:numPr>
        <w:rPr>
          <w:rFonts w:cs="Times New Roman"/>
          <w:szCs w:val="24"/>
        </w:rPr>
      </w:pPr>
      <w:r w:rsidRPr="00313218">
        <w:rPr>
          <w:rFonts w:cs="Times New Roman"/>
          <w:b/>
          <w:bCs/>
          <w:szCs w:val="24"/>
        </w:rPr>
        <w:t>RQ 2</w:t>
      </w:r>
      <w:r w:rsidRPr="00972170">
        <w:rPr>
          <w:rFonts w:cs="Times New Roman"/>
          <w:szCs w:val="24"/>
        </w:rPr>
        <w:t xml:space="preserve">: </w:t>
      </w:r>
      <w:r w:rsidR="001B4D6A">
        <w:rPr>
          <w:rFonts w:cs="Times New Roman"/>
          <w:szCs w:val="24"/>
        </w:rPr>
        <w:t>The taxonomy of a comment is much more complex then can be assumed.</w:t>
      </w:r>
      <w:r w:rsidR="00E1350B">
        <w:rPr>
          <w:rFonts w:cs="Times New Roman"/>
          <w:szCs w:val="24"/>
        </w:rPr>
        <w:t xml:space="preserve"> We can split comments both between English prose, commented out code, single </w:t>
      </w:r>
      <w:r w:rsidR="00E1350B">
        <w:rPr>
          <w:rFonts w:cs="Times New Roman"/>
          <w:szCs w:val="24"/>
        </w:rPr>
        <w:lastRenderedPageBreak/>
        <w:t xml:space="preserve">line, multi-line(block), Doxygen,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195CDFB3" w14:textId="3CECA8EA" w:rsidR="00972170" w:rsidRDefault="00972170" w:rsidP="00972170">
      <w:pPr>
        <w:pStyle w:val="ListParagraph"/>
        <w:numPr>
          <w:ilvl w:val="0"/>
          <w:numId w:val="12"/>
        </w:numPr>
        <w:rPr>
          <w:rFonts w:cs="Times New Roman"/>
          <w:szCs w:val="24"/>
        </w:rPr>
      </w:pPr>
      <w:r w:rsidRPr="00313218">
        <w:rPr>
          <w:rFonts w:cs="Times New Roman"/>
          <w:b/>
          <w:bCs/>
          <w:szCs w:val="24"/>
        </w:rPr>
        <w:t>RQ 3</w:t>
      </w:r>
      <w:r w:rsidRPr="00972170">
        <w:rPr>
          <w:rFonts w:cs="Times New Roman"/>
          <w:szCs w:val="24"/>
        </w:rPr>
        <w:t xml:space="preserve">: </w:t>
      </w:r>
      <w:r w:rsidR="00866B26">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p>
    <w:p w14:paraId="4697CFF8" w14:textId="127A8A1F" w:rsidR="00DA3F26" w:rsidRDefault="00DA3F26" w:rsidP="00972170">
      <w:pPr>
        <w:pStyle w:val="ListParagraph"/>
        <w:numPr>
          <w:ilvl w:val="0"/>
          <w:numId w:val="12"/>
        </w:numPr>
        <w:rPr>
          <w:rFonts w:cs="Times New Roman"/>
          <w:szCs w:val="24"/>
        </w:rPr>
      </w:pPr>
      <w:r>
        <w:rPr>
          <w:rFonts w:cs="Times New Roman"/>
          <w:b/>
          <w:bCs/>
          <w:szCs w:val="24"/>
        </w:rPr>
        <w:t>RQ 4</w:t>
      </w:r>
      <w:r w:rsidRPr="00313218">
        <w:rPr>
          <w:rFonts w:cs="Times New Roman"/>
          <w:szCs w:val="24"/>
        </w:rPr>
        <w:t>:</w:t>
      </w:r>
      <w:r>
        <w:rPr>
          <w:rFonts w:cs="Times New Roman"/>
          <w:szCs w:val="24"/>
        </w:rPr>
        <w:t xml:space="preserve"> </w:t>
      </w:r>
      <w:r w:rsidR="00D37077">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sidR="00D37077">
        <w:rPr>
          <w:rFonts w:cs="Times New Roman"/>
          <w:b/>
          <w:bCs/>
          <w:szCs w:val="24"/>
        </w:rPr>
        <w:t>RQ</w:t>
      </w:r>
      <w:r w:rsidR="00D37077">
        <w:rPr>
          <w:rFonts w:cs="Times New Roman"/>
          <w:szCs w:val="24"/>
        </w:rPr>
        <w:t>, we will determine how often commented out cod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5"/>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55EF616C" w:rsidR="00ED2425" w:rsidRDefault="00ED2425" w:rsidP="00ED2425">
      <w:pPr>
        <w:pStyle w:val="ListParagraph"/>
        <w:numPr>
          <w:ilvl w:val="0"/>
          <w:numId w:val="12"/>
        </w:numPr>
        <w:rPr>
          <w:rFonts w:cs="Times New Roman"/>
          <w:szCs w:val="24"/>
        </w:rPr>
      </w:pPr>
      <w:r>
        <w:rPr>
          <w:rFonts w:cs="Times New Roman"/>
          <w:szCs w:val="24"/>
        </w:rPr>
        <w:t>Manual investigation</w:t>
      </w:r>
      <w:r w:rsidR="001B061A">
        <w:rPr>
          <w:rFonts w:cs="Times New Roman"/>
          <w:szCs w:val="24"/>
        </w:rPr>
        <w:t xml:space="preserve"> and verification of comments classified into two main groups, English prose and commented out code.</w:t>
      </w:r>
    </w:p>
    <w:p w14:paraId="0FE7B006" w14:textId="44CC9BA9" w:rsidR="00ED2425" w:rsidRDefault="00ED2425" w:rsidP="00ED2425">
      <w:pPr>
        <w:pStyle w:val="ListParagraph"/>
        <w:numPr>
          <w:ilvl w:val="0"/>
          <w:numId w:val="12"/>
        </w:numPr>
        <w:rPr>
          <w:rFonts w:cs="Times New Roman"/>
          <w:szCs w:val="24"/>
        </w:rPr>
      </w:pPr>
      <w:r>
        <w:rPr>
          <w:rFonts w:cs="Times New Roman"/>
          <w:szCs w:val="24"/>
        </w:rPr>
        <w:t xml:space="preserve">Investigation on differences between </w:t>
      </w:r>
      <w:r w:rsidR="001B061A">
        <w:rPr>
          <w:rFonts w:cs="Times New Roman"/>
          <w:szCs w:val="24"/>
        </w:rPr>
        <w:t>English prose and</w:t>
      </w:r>
      <w:r>
        <w:rPr>
          <w:rFonts w:cs="Times New Roman"/>
          <w:szCs w:val="24"/>
        </w:rPr>
        <w:t xml:space="preserve"> commented out code</w:t>
      </w:r>
    </w:p>
    <w:p w14:paraId="7A82476B" w14:textId="42C666FA" w:rsidR="00ED2425" w:rsidRDefault="001B061A" w:rsidP="00ED2425">
      <w:pPr>
        <w:pStyle w:val="ListParagraph"/>
        <w:numPr>
          <w:ilvl w:val="0"/>
          <w:numId w:val="12"/>
        </w:numPr>
        <w:rPr>
          <w:rFonts w:cs="Times New Roman"/>
          <w:szCs w:val="24"/>
        </w:rPr>
      </w:pPr>
      <w:r>
        <w:rPr>
          <w:rFonts w:cs="Times New Roman"/>
          <w:szCs w:val="24"/>
        </w:rPr>
        <w:t>The development of a system meant to automatically classify comments into the fields of English prose and commented out code.</w:t>
      </w:r>
    </w:p>
    <w:p w14:paraId="2A06E221" w14:textId="1F723331" w:rsidR="00DA3F26" w:rsidRPr="00ED2425" w:rsidRDefault="001B061A" w:rsidP="001B061A">
      <w:pPr>
        <w:pStyle w:val="ListParagraph"/>
        <w:numPr>
          <w:ilvl w:val="0"/>
          <w:numId w:val="12"/>
        </w:numPr>
        <w:rPr>
          <w:rFonts w:cs="Times New Roman"/>
          <w:szCs w:val="24"/>
        </w:rPr>
      </w:pPr>
      <w:r>
        <w:rPr>
          <w:rFonts w:cs="Times New Roman"/>
          <w:szCs w:val="24"/>
        </w:rPr>
        <w:t>A deep study of 50 open source projects outside of our original training and testing set.</w:t>
      </w:r>
      <w:commentRangeEnd w:id="5"/>
      <w:r w:rsidR="00D34443">
        <w:rPr>
          <w:rStyle w:val="CommentReference"/>
        </w:rPr>
        <w:commentReference w:id="5"/>
      </w:r>
    </w:p>
    <w:p w14:paraId="1D5997CE" w14:textId="63A49718" w:rsidR="009A1C13" w:rsidRPr="002248ED" w:rsidRDefault="009A1C13" w:rsidP="004E5433">
      <w:pPr>
        <w:rPr>
          <w:rFonts w:cs="Times New Roman"/>
          <w:szCs w:val="24"/>
        </w:rPr>
      </w:pPr>
      <w:r w:rsidRPr="002248ED">
        <w:rPr>
          <w:rFonts w:cs="Times New Roman"/>
          <w:szCs w:val="24"/>
        </w:rPr>
        <w:lastRenderedPageBreak/>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6" w:name="_Ref32248431"/>
      <w:r w:rsidRPr="00347B64">
        <w:t xml:space="preserve"> </w:t>
      </w:r>
      <w:bookmarkEnd w:id="6"/>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Separate to all of these areas is the study of a taxonomy of a comment, which is detailed by Chen et al. </w:t>
      </w:r>
      <w:r w:rsidR="005A1632">
        <w:rPr>
          <w:rFonts w:cs="Times New Roman"/>
          <w:szCs w:val="24"/>
        </w:rPr>
        <w:t xml:space="preserve">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 This taxonomy which they have developed is in particularly highly related to our research, however, they choose to ignore these comments and provide little focus on them whereas it is these types of comments that we want to focus on and expand the taxonomy of.</w:t>
      </w:r>
    </w:p>
    <w:p w14:paraId="69FCC460" w14:textId="376E47CB" w:rsidR="00FA7B2B" w:rsidRDefault="00FA7B2B" w:rsidP="00FA7B2B">
      <w:pPr>
        <w:pStyle w:val="Heading2"/>
      </w:pPr>
      <w:bookmarkStart w:id="7" w:name="_Ref34208077"/>
      <w:r>
        <w:t>Detecting Code in Unstructured Text</w:t>
      </w:r>
      <w:bookmarkEnd w:id="7"/>
    </w:p>
    <w:p w14:paraId="7F9AA12B" w14:textId="10B04910" w:rsidR="00F904A4" w:rsidRPr="00FA7B2B"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Bacchelli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CD3417">
        <w:t>, varying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however a shortcoming to their research, when they detect special characters their focus is to</w:t>
      </w:r>
      <w:r w:rsidR="00D06A7E">
        <w:t>o</w:t>
      </w:r>
      <w:r w:rsidR="00D8059E">
        <w:t xml:space="preserve"> tight and fails to note characters that can be syntactically very important</w:t>
      </w:r>
      <w:r w:rsidR="002F27D2">
        <w:t>, for example a common method of declaring string variables requires a quotation mark, which is a symbol rarely present in common speech</w:t>
      </w:r>
      <w:r w:rsidR="00D8059E">
        <w:t>. This is where our research and the work of Bacchelli et al. differs, we cast a much broader net on special characters and utilize decision trees to help decide which characters are the most important.</w:t>
      </w:r>
    </w:p>
    <w:p w14:paraId="172B5745" w14:textId="6035115A" w:rsidR="00AB11E8" w:rsidRDefault="0038016B" w:rsidP="00AB11E8">
      <w:pPr>
        <w:pStyle w:val="Heading2"/>
      </w:pPr>
      <w:bookmarkStart w:id="8" w:name="_Ref33723021"/>
      <w:r>
        <w:lastRenderedPageBreak/>
        <w:t xml:space="preserve"> </w:t>
      </w:r>
      <w:bookmarkStart w:id="9" w:name="_Ref34207242"/>
      <w:r w:rsidR="00AB11E8">
        <w:t xml:space="preserve">Comment </w:t>
      </w:r>
      <w:commentRangeStart w:id="10"/>
      <w:r w:rsidR="00AB11E8">
        <w:t xml:space="preserve">Generation </w:t>
      </w:r>
      <w:commentRangeEnd w:id="10"/>
      <w:r w:rsidR="00C01AA5">
        <w:rPr>
          <w:rStyle w:val="CommentReference"/>
          <w:rFonts w:eastAsiaTheme="minorHAnsi" w:cstheme="minorBidi"/>
          <w:b w:val="0"/>
          <w:bCs w:val="0"/>
          <w:color w:val="auto"/>
        </w:rPr>
        <w:commentReference w:id="10"/>
      </w:r>
      <w:r w:rsidR="00AB11E8">
        <w:t>and Comment Studies</w:t>
      </w:r>
      <w:bookmarkEnd w:id="8"/>
      <w:bookmarkEnd w:id="9"/>
    </w:p>
    <w:p w14:paraId="293CA068" w14:textId="435B037D" w:rsidR="00386FA3"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F09C4BB" w14:textId="0AC2D198" w:rsidR="00F519A9" w:rsidRDefault="00F519A9" w:rsidP="00386FA3">
      <w:pPr>
        <w:rPr>
          <w:rFonts w:cs="Times New Roman"/>
          <w:szCs w:val="24"/>
        </w:rPr>
      </w:pPr>
      <w:r>
        <w:rPr>
          <w:rFonts w:cs="Times New Roman"/>
          <w:szCs w:val="24"/>
        </w:rPr>
        <w:t xml:space="preserve">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w:t>
      </w:r>
      <w:r>
        <w:rPr>
          <w:rFonts w:cs="Times New Roman"/>
          <w:szCs w:val="24"/>
        </w:rPr>
        <w:lastRenderedPageBreak/>
        <w:t xml:space="preserve">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29A9B8F3" w14:textId="41F93DD6" w:rsidR="00AB11E8" w:rsidRDefault="005A1632" w:rsidP="00AB11E8">
      <w:pPr>
        <w:pStyle w:val="Heading2"/>
      </w:pPr>
      <w:bookmarkStart w:id="11" w:name="_Ref33723091"/>
      <w:r>
        <w:t>Vectorization</w:t>
      </w:r>
      <w:bookmarkEnd w:id="11"/>
    </w:p>
    <w:p w14:paraId="5A1C7FE7" w14:textId="1E8F1DEE"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7FA657D"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a popular tool for turning a document into a vector of words</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2" w:name="_Ref33723167"/>
      <w:bookmarkStart w:id="13" w:name="_Ref34207284"/>
      <w:r>
        <w:t>Automated Summarization and Text Detection</w:t>
      </w:r>
      <w:bookmarkEnd w:id="12"/>
      <w:bookmarkEnd w:id="13"/>
    </w:p>
    <w:p w14:paraId="0DAB7EC7" w14:textId="683A2E9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w:t>
      </w:r>
      <w:r w:rsidR="00E72C9A">
        <w:rPr>
          <w:rFonts w:cs="Times New Roman"/>
          <w:szCs w:val="24"/>
        </w:rPr>
        <w:lastRenderedPageBreak/>
        <w:t xml:space="preserve">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w:t>
      </w:r>
      <w:r w:rsidR="00941C81">
        <w:rPr>
          <w:rFonts w:cs="Times New Roman"/>
          <w:szCs w:val="24"/>
        </w:rPr>
        <w:lastRenderedPageBreak/>
        <w:t xml:space="preserve">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4" w:name="_Ref34250949"/>
    </w:p>
    <w:bookmarkEnd w:id="14"/>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4893458F" w:rsidR="00B87744" w:rsidRDefault="00B87744" w:rsidP="00C43334">
      <w:pPr>
        <w:jc w:val="both"/>
        <w:rPr>
          <w:szCs w:val="24"/>
        </w:rPr>
      </w:pPr>
      <w:r w:rsidRPr="00B87744">
        <w:rPr>
          <w:szCs w:val="24"/>
        </w:rPr>
        <w:t>In this chapter, we present a taxonomy on comments and commented out code.  This provides us with the necessary background and terminology we will use throughout the paper, as well as, defines the what we consider commented-out code for the nature of this thesis.</w:t>
      </w:r>
    </w:p>
    <w:p w14:paraId="55B23E33" w14:textId="0B1B09F1" w:rsidR="007D40F4" w:rsidRDefault="00113B6F" w:rsidP="00C43334">
      <w:pPr>
        <w:jc w:val="both"/>
        <w:rPr>
          <w:szCs w:val="24"/>
        </w:rPr>
      </w:pPr>
      <w:r>
        <w:rPr>
          <w:szCs w:val="24"/>
        </w:rPr>
        <w:t xml:space="preserve">How we define the structure of a comment is extremely important to our research as well as defining exactly what commented out code is. </w:t>
      </w:r>
      <w:r w:rsidR="007D40F4">
        <w:rPr>
          <w:szCs w:val="24"/>
        </w:rPr>
        <w:t xml:space="preserve">We define a standard comment as any comment which does not contain syntactically correct code for the language that it is present in. While typically a comment will be primarily composed of </w:t>
      </w:r>
      <w:r w:rsidR="00FB59E5">
        <w:rPr>
          <w:szCs w:val="24"/>
        </w:rPr>
        <w:t xml:space="preserve">English Prose, you may also see mathematical equations or full algorithms. </w:t>
      </w:r>
    </w:p>
    <w:p w14:paraId="2437A586" w14:textId="232175D5" w:rsidR="00C43334" w:rsidRDefault="00113B6F" w:rsidP="00C43334">
      <w:pPr>
        <w:jc w:val="both"/>
        <w:rPr>
          <w:szCs w:val="24"/>
        </w:rPr>
      </w:pPr>
      <w:r>
        <w:rPr>
          <w:szCs w:val="24"/>
        </w:rPr>
        <w:t xml:space="preserve">We define commented out code </w:t>
      </w:r>
      <w:r w:rsidR="00531EC9">
        <w:rPr>
          <w:szCs w:val="24"/>
        </w:rPr>
        <w:t xml:space="preserve">as </w:t>
      </w:r>
      <w:r w:rsidR="00531EC9" w:rsidRPr="00113B6F">
        <w:rPr>
          <w:szCs w:val="24"/>
        </w:rPr>
        <w:t>any</w:t>
      </w:r>
      <w:r w:rsidRPr="00113B6F">
        <w:rPr>
          <w:szCs w:val="24"/>
        </w:rPr>
        <w:t xml:space="preserve"> piece of source code that has been disabled by means of commenting the line it is on</w:t>
      </w:r>
      <w:r>
        <w:rPr>
          <w:szCs w:val="24"/>
        </w:rPr>
        <w:t>.</w:t>
      </w:r>
      <w:r w:rsidR="00531EC9">
        <w:rPr>
          <w:szCs w:val="24"/>
        </w:rPr>
        <w:t xml:space="preserve"> We consider anything to be a comment if it is ignored at compile time with two special exemptions. The first of these exemptions are </w:t>
      </w:r>
      <w:r w:rsidR="00531EC9" w:rsidRPr="004C7340">
        <w:rPr>
          <w:rStyle w:val="Code"/>
        </w:rPr>
        <w:t xml:space="preserve">if(0) </w:t>
      </w:r>
      <w:r w:rsidR="00531EC9">
        <w:rPr>
          <w:szCs w:val="24"/>
        </w:rPr>
        <w:t xml:space="preserve">statements, which so long as you do not change the 0 to a 1 all text within that if block will be ignored by the compiler. However, this method of commenting can be enabled by changing the 0 to a 1 allowing </w:t>
      </w:r>
      <w:r w:rsidR="00531EC9">
        <w:rPr>
          <w:szCs w:val="24"/>
        </w:rPr>
        <w:lastRenderedPageBreak/>
        <w:t xml:space="preserve">the text inside, commonly commented out code, to be interpreted by the compiler. </w:t>
      </w:r>
      <w:r w:rsidR="004C7340">
        <w:rPr>
          <w:szCs w:val="24"/>
        </w:rPr>
        <w:t xml:space="preserve">Similar to the </w:t>
      </w:r>
      <w:r w:rsidR="004C7340" w:rsidRPr="004C7340">
        <w:rPr>
          <w:rStyle w:val="Code"/>
        </w:rPr>
        <w:t>if(0)</w:t>
      </w:r>
      <w:r w:rsidR="004C7340">
        <w:rPr>
          <w:szCs w:val="24"/>
        </w:rPr>
        <w:t xml:space="preserve"> statement is </w:t>
      </w:r>
      <w:r w:rsidR="004C7340" w:rsidRPr="004C7340">
        <w:rPr>
          <w:rStyle w:val="Code"/>
        </w:rPr>
        <w:t>if(false)</w:t>
      </w:r>
      <w:r w:rsidR="004C7340">
        <w:rPr>
          <w:szCs w:val="24"/>
        </w:rPr>
        <w:t xml:space="preserve"> which is instead enabled by changing </w:t>
      </w:r>
      <w:r w:rsidR="004C7340" w:rsidRPr="004C7340">
        <w:rPr>
          <w:rStyle w:val="Code"/>
        </w:rPr>
        <w:t>false</w:t>
      </w:r>
      <w:r w:rsidR="004C7340">
        <w:rPr>
          <w:szCs w:val="24"/>
        </w:rPr>
        <w:t xml:space="preserve"> to</w:t>
      </w:r>
      <w:r w:rsidR="004C7340" w:rsidRPr="004C7340">
        <w:rPr>
          <w:rStyle w:val="Code"/>
        </w:rPr>
        <w:t xml:space="preserve"> true</w:t>
      </w:r>
      <w:r w:rsidR="004C7340">
        <w:rPr>
          <w:szCs w:val="24"/>
        </w:rPr>
        <w:t>.</w:t>
      </w:r>
      <w:r w:rsidR="00C62611">
        <w:rPr>
          <w:szCs w:val="24"/>
        </w:rPr>
        <w:t xml:space="preserve"> Aside from these two exceptions all comments will follow one of two different structures, either a line comment or a block comment. </w:t>
      </w:r>
    </w:p>
    <w:p w14:paraId="13B36BDF" w14:textId="6876E59C" w:rsidR="00C43334" w:rsidRPr="0007121B" w:rsidRDefault="00C43334" w:rsidP="00A54E7C">
      <w:pPr>
        <w:pStyle w:val="Caption"/>
        <w:keepNext/>
        <w:jc w:val="center"/>
        <w:rPr>
          <w:smallCaps/>
          <w:sz w:val="24"/>
          <w:szCs w:val="24"/>
        </w:rPr>
      </w:pPr>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r w:rsidRPr="0007121B">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1A01CA1"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67568CC"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p>
        </w:tc>
      </w:tr>
      <w:tr w:rsidR="00C43334" w14:paraId="7F52CBE2" w14:textId="77777777" w:rsidTr="00C73EA0">
        <w:tc>
          <w:tcPr>
            <w:tcW w:w="1885" w:type="dxa"/>
          </w:tcPr>
          <w:p w14:paraId="4856E0E3" w14:textId="2D6A3848" w:rsidR="00C43334" w:rsidRDefault="00C43334" w:rsidP="00C43334">
            <w:pPr>
              <w:ind w:firstLine="0"/>
              <w:jc w:val="both"/>
              <w:rPr>
                <w:szCs w:val="24"/>
              </w:rPr>
            </w:pPr>
            <w:r>
              <w:rPr>
                <w:szCs w:val="24"/>
              </w:rPr>
              <w:t>If(0)</w:t>
            </w:r>
          </w:p>
        </w:tc>
        <w:tc>
          <w:tcPr>
            <w:tcW w:w="7465" w:type="dxa"/>
          </w:tcPr>
          <w:p w14:paraId="47FE3C0E" w14:textId="082F8429"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016D86">
              <w:rPr>
                <w:szCs w:val="24"/>
              </w:rPr>
              <w:t>an</w:t>
            </w:r>
            <w:r>
              <w:rPr>
                <w:szCs w:val="24"/>
              </w:rPr>
              <w:t xml:space="preserve"> if block set to 0. This sets the if block to false and does not run any of the code insi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1E8C4177"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428ADFA4"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Pr>
                <w:szCs w:val="24"/>
              </w:rPr>
              <w:t>java languages.</w:t>
            </w:r>
          </w:p>
        </w:tc>
      </w:tr>
    </w:tbl>
    <w:p w14:paraId="1ECE630E" w14:textId="77777777" w:rsidR="00C43334" w:rsidRDefault="00C43334" w:rsidP="00C43334">
      <w:pPr>
        <w:jc w:val="both"/>
        <w:rPr>
          <w:szCs w:val="24"/>
        </w:rPr>
      </w:pPr>
    </w:p>
    <w:p w14:paraId="6979E62C" w14:textId="08D5070E" w:rsidR="00A54E7C"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w:t>
      </w:r>
      <w:r w:rsidR="00016D86">
        <w:rPr>
          <w:szCs w:val="24"/>
        </w:rPr>
        <w:t>Typically,</w:t>
      </w:r>
      <w:r>
        <w:rPr>
          <w:szCs w:val="24"/>
        </w:rPr>
        <w:t xml:space="preserve"> line comments are used to make small notes in a specific section of code, either saying what a variable is used for or marking areas that need fixed. </w:t>
      </w:r>
    </w:p>
    <w:p w14:paraId="70881F8F" w14:textId="75597B94" w:rsidR="00976874" w:rsidRPr="002F6928" w:rsidRDefault="00976874" w:rsidP="00976874">
      <w:pPr>
        <w:pStyle w:val="Caption"/>
        <w:keepNext/>
        <w:jc w:val="center"/>
        <w:rPr>
          <w:sz w:val="24"/>
          <w:szCs w:val="24"/>
        </w:rPr>
      </w:pPr>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returns the final cost after calculating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lastRenderedPageBreak/>
              <w:t>//accuracy = (TP + TN)/(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m_depth(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for(int p = 0;p&lt;P.rows();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7A7A6902" w14:textId="451B7A05" w:rsidR="002F6928" w:rsidRDefault="001677A4" w:rsidP="00531EC9">
      <w:pPr>
        <w:jc w:val="both"/>
        <w:rPr>
          <w:szCs w:val="24"/>
        </w:r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p>
    <w:p w14:paraId="4A24FB3D" w14:textId="07C742CF" w:rsidR="002F6928" w:rsidRDefault="002F6928" w:rsidP="00531EC9">
      <w:pPr>
        <w:jc w:val="both"/>
        <w:rPr>
          <w:szCs w:val="24"/>
        </w:rPr>
      </w:pPr>
    </w:p>
    <w:p w14:paraId="025AA50B" w14:textId="6A7A400E" w:rsidR="002F6928" w:rsidRDefault="002F6928" w:rsidP="00531EC9">
      <w:pPr>
        <w:jc w:val="both"/>
        <w:rPr>
          <w:szCs w:val="24"/>
        </w:rPr>
      </w:pPr>
    </w:p>
    <w:p w14:paraId="656B7F33" w14:textId="45FD7A5D" w:rsidR="002F6928" w:rsidRPr="00A20996" w:rsidRDefault="002F6928" w:rsidP="00A20996">
      <w:pPr>
        <w:pStyle w:val="Caption"/>
        <w:keepNext/>
        <w:jc w:val="center"/>
        <w:rPr>
          <w:sz w:val="24"/>
          <w:szCs w:val="24"/>
        </w:rPr>
      </w:pPr>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lastRenderedPageBreak/>
              <w:t>/*</w:t>
            </w:r>
          </w:p>
          <w:p w14:paraId="084E61B7" w14:textId="77777777" w:rsidR="00F302F0" w:rsidRPr="00F302F0" w:rsidRDefault="00F302F0" w:rsidP="00A20996">
            <w:pPr>
              <w:spacing w:line="240" w:lineRule="auto"/>
              <w:ind w:firstLine="0"/>
              <w:rPr>
                <w:szCs w:val="24"/>
              </w:rPr>
            </w:pPr>
            <w:r w:rsidRPr="00F302F0">
              <w:rPr>
                <w:szCs w:val="24"/>
              </w:rPr>
              <w:t xml:space="preserve"> * findInternal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ret.second to value found and ret.index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t xml:space="preserve"> *   ret.index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Tests are based on the examples in the pandoc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var cour = EntityManager&lt;Courier&gt;.Entities.FirstOrDefaul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UpdateManager.Subscribe(()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t xml:space="preserve">                if (cour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cour.Inventory.Items;</w:t>
            </w:r>
          </w:p>
          <w:p w14:paraId="60BD5B09" w14:textId="77777777" w:rsidR="00A20996" w:rsidRPr="00A20996" w:rsidRDefault="00A20996" w:rsidP="00A20996">
            <w:pPr>
              <w:spacing w:line="240" w:lineRule="auto"/>
              <w:ind w:firstLine="0"/>
              <w:rPr>
                <w:szCs w:val="24"/>
              </w:rPr>
            </w:pPr>
            <w:r w:rsidRPr="00A20996">
              <w:rPr>
                <w:szCs w:val="24"/>
              </w:rPr>
              <w:t xml:space="preserve">                Console.WriteLine("-----------------------");</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Console.WriteLine($"{item.Name} {item.OldOwner?.Name} | {item.Owner?.Name}");</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messagesService.AddMessageAsync("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ContinueWith(async i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UpdateWeatherData(_missionPlanner.FlightDataMap.GetCenter());</w:t>
            </w:r>
          </w:p>
          <w:p w14:paraId="6DED698A" w14:textId="77777777" w:rsidR="00F302F0" w:rsidRPr="00F302F0" w:rsidRDefault="00F302F0" w:rsidP="00A20996">
            <w:pPr>
              <w:spacing w:line="240" w:lineRule="auto"/>
              <w:ind w:firstLine="0"/>
              <w:rPr>
                <w:szCs w:val="24"/>
              </w:rPr>
            </w:pPr>
            <w:r w:rsidRPr="00F302F0">
              <w:rPr>
                <w:szCs w:val="24"/>
              </w:rPr>
              <w:t xml:space="preserve">                            await _messagesService.AddMessageAsync("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t>This comment is a sample of commented out code.</w:t>
            </w:r>
          </w:p>
        </w:tc>
      </w:tr>
    </w:tbl>
    <w:p w14:paraId="6EF8479B" w14:textId="77777777" w:rsidR="002F6928" w:rsidRDefault="002F6928" w:rsidP="00531EC9">
      <w:pPr>
        <w:jc w:val="both"/>
        <w:rPr>
          <w:szCs w:val="24"/>
        </w:rPr>
      </w:pPr>
    </w:p>
    <w:p w14:paraId="3F5FE1F7" w14:textId="50AC3BAE" w:rsidR="004C4088" w:rsidRDefault="005772E2" w:rsidP="00531EC9">
      <w:pPr>
        <w:jc w:val="both"/>
        <w:rPr>
          <w:szCs w:val="24"/>
        </w:rPr>
      </w:pPr>
      <w:r>
        <w:rPr>
          <w:szCs w:val="24"/>
        </w:rPr>
        <w:lastRenderedPageBreak/>
        <w:t xml:space="preserve"> 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p>
    <w:p w14:paraId="311954FE" w14:textId="12E6BECA" w:rsidR="00F3698E" w:rsidRPr="00F3698E" w:rsidRDefault="00F3698E" w:rsidP="00F3698E">
      <w:pPr>
        <w:pStyle w:val="Caption"/>
        <w:keepNext/>
        <w:jc w:val="center"/>
        <w:rPr>
          <w:smallCaps/>
          <w:sz w:val="24"/>
          <w:szCs w:val="24"/>
        </w:rPr>
      </w:pPr>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This comment is a simple sample of a Doxygen/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242BACD1" w:rsidR="00FC1765" w:rsidRPr="00FC1765" w:rsidRDefault="00FC1765" w:rsidP="00FC1765">
            <w:pPr>
              <w:spacing w:line="259" w:lineRule="auto"/>
              <w:ind w:firstLine="0"/>
              <w:rPr>
                <w:szCs w:val="24"/>
              </w:rPr>
            </w:pPr>
            <w:r w:rsidRPr="00FC1765">
              <w:rPr>
                <w:szCs w:val="24"/>
              </w:rPr>
              <w:t xml:space="preserve">         * buffer. Requires 0 &amp;#x2264; len &amp;#x2264; 31 and 0 &amp;#x2264; val </w:t>
            </w:r>
            <w:r>
              <w:rPr>
                <w:szCs w:val="24"/>
              </w:rPr>
              <w:t>&gt;</w:t>
            </w:r>
            <w:r w:rsidRPr="00FC1765">
              <w:rPr>
                <w:szCs w:val="24"/>
              </w:rPr>
              <w:t>2&lt;sup&gt;len&lt;/sup&gt;.</w:t>
            </w:r>
          </w:p>
          <w:p w14:paraId="145359B8" w14:textId="77777777" w:rsidR="00FC1765" w:rsidRPr="00FC1765" w:rsidRDefault="00FC1765" w:rsidP="00FC1765">
            <w:pPr>
              <w:spacing w:line="259" w:lineRule="auto"/>
              <w:ind w:firstLine="0"/>
              <w:rPr>
                <w:szCs w:val="24"/>
              </w:rPr>
            </w:pPr>
            <w:r w:rsidRPr="00FC1765">
              <w:rPr>
                <w:szCs w:val="24"/>
              </w:rPr>
              <w:t xml:space="preserve">         * @param val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len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IllegalStateException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bitLength exceed Integer.MAX_VALUE</w:t>
            </w:r>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This comment is a sample of a Doxygen/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t xml:space="preserve">This comment is a sample of Doxygen/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Sadruddin Rejeb</w:t>
            </w:r>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Ametrano</w:t>
            </w:r>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StatPro Italia srl</w:t>
            </w:r>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lastRenderedPageBreak/>
              <w:t xml:space="preserve"> This file is part of QuantLib,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QuantLib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QuantLib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lastRenderedPageBreak/>
              <w:t>This comment is a sample of Doxygen/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GROUP(insertVectorBegin,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v.reserve(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i, 0, n) {</w:t>
            </w:r>
          </w:p>
          <w:p w14:paraId="4416D1E5" w14:textId="77777777" w:rsidR="00451BCC" w:rsidRPr="00451BCC" w:rsidRDefault="00451BCC" w:rsidP="00451BCC">
            <w:pPr>
              <w:spacing w:line="259" w:lineRule="auto"/>
              <w:ind w:firstLine="0"/>
              <w:rPr>
                <w:szCs w:val="24"/>
              </w:rPr>
            </w:pPr>
            <w:r w:rsidRPr="00451BCC">
              <w:rPr>
                <w:szCs w:val="24"/>
              </w:rPr>
              <w:t xml:space="preserve"> *     v.insert(v.begin(),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This comment is a sample of commented out code held in a Doxygen/Javadoc comment.</w:t>
            </w:r>
          </w:p>
        </w:tc>
      </w:tr>
    </w:tbl>
    <w:p w14:paraId="71399DB1" w14:textId="77777777"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5" w:name="_Ref34250973"/>
    </w:p>
    <w:bookmarkEnd w:id="15"/>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4BF8313E" w:rsidR="004C4088" w:rsidRDefault="004C4088" w:rsidP="00144CB3">
      <w:pPr>
        <w:rPr>
          <w:rFonts w:cs="Times New Roman"/>
          <w:szCs w:val="24"/>
        </w:rPr>
      </w:pPr>
      <w:commentRangeStart w:id="16"/>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Once source code has been converted to XML using srcML</w:t>
      </w:r>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srcML archive is:</w:t>
      </w:r>
      <w:r w:rsidR="00AD169E">
        <w:rPr>
          <w:rFonts w:cs="Times New Roman"/>
          <w:szCs w:val="24"/>
        </w:rPr>
        <w:t xml:space="preserve"> </w:t>
      </w:r>
    </w:p>
    <w:p w14:paraId="05A431CA" w14:textId="77777777" w:rsidR="00762789" w:rsidRDefault="00AD169E" w:rsidP="004C4088">
      <w:pPr>
        <w:rPr>
          <w:rFonts w:cs="Times New Roman"/>
          <w:szCs w:val="24"/>
        </w:rPr>
      </w:pPr>
      <w:r w:rsidRPr="00AD169E">
        <w:rPr>
          <w:rStyle w:val="Code"/>
        </w:rPr>
        <w:lastRenderedPageBreak/>
        <w:t>srcml --xpath “//src:</w:t>
      </w:r>
      <w:r>
        <w:rPr>
          <w:rStyle w:val="Code"/>
        </w:rPr>
        <w:t>function</w:t>
      </w:r>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Currently, the greatest limitation of srcML is that it can only parse C, C++, C#, and Java though for the purposes of this research this is not an issue.</w:t>
      </w:r>
      <w:commentRangeEnd w:id="16"/>
      <w:r w:rsidR="006E68B8">
        <w:rPr>
          <w:rStyle w:val="CommentReference"/>
        </w:rPr>
        <w:commentReference w:id="16"/>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7" w:name="_Ref34251006"/>
    </w:p>
    <w:bookmarkEnd w:id="17"/>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srcML.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18" w:name="_Ref34248657"/>
      <w:r>
        <w:t>Corpus Selection</w:t>
      </w:r>
      <w:bookmarkEnd w:id="18"/>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9" w:name="_Ref34248720"/>
      <w:r>
        <w:t>Comment Extraction</w:t>
      </w:r>
      <w:bookmarkEnd w:id="19"/>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20" w:name="_Ref34248768"/>
      <w:r>
        <w:t>Manual Classification</w:t>
      </w:r>
      <w:bookmarkEnd w:id="20"/>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21" w:name="_Ref34252119"/>
      <w:bookmarkStart w:id="22" w:name="_Ref34252126"/>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22"/>
      <w:r w:rsidR="005145F5">
        <w:rPr>
          <w:rFonts w:cs="Times New Roman"/>
          <w:noProof/>
          <w:sz w:val="24"/>
          <w:szCs w:val="24"/>
        </w:rPr>
        <w:t>.</w:t>
      </w:r>
      <w:r w:rsidRPr="002248ED">
        <w:rPr>
          <w:rFonts w:cs="Times New Roman"/>
          <w:sz w:val="24"/>
          <w:szCs w:val="24"/>
        </w:rPr>
        <w:t xml:space="preserve"> </w:t>
      </w:r>
      <w:bookmarkStart w:id="23"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21"/>
      <w:bookmarkEnd w:id="23"/>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totalCost = price + salesTax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24" w:name="_Ref34136593"/>
    </w:p>
    <w:bookmarkEnd w:id="24"/>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25" w:name="_Ref33695007"/>
      <w:r w:rsidRPr="002248ED">
        <w:t>Syntax-based Approach</w:t>
      </w:r>
      <w:bookmarkEnd w:id="25"/>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26" w:name="_Ref33695020"/>
      <w:r w:rsidRPr="002248ED">
        <w:t>Bag of Words Approach</w:t>
      </w:r>
      <w:bookmarkEnd w:id="26"/>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27" w:name="_Ref33695048"/>
      <w:r w:rsidRPr="002248ED">
        <w:t>Frequency</w:t>
      </w:r>
      <w:r w:rsidR="00977600">
        <w:t>-based</w:t>
      </w:r>
      <w:r w:rsidRPr="002248ED">
        <w:t xml:space="preserve"> Approac</w:t>
      </w:r>
      <w:r w:rsidR="002C4D6A">
        <w:t>h</w:t>
      </w:r>
      <w:bookmarkEnd w:id="27"/>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130A62A0" w14:textId="7A7C0288" w:rsidR="00677769" w:rsidRPr="002248ED"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28"/>
      <w:commentRangeStart w:id="29"/>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28"/>
      <w:r w:rsidR="005A5FEE">
        <w:rPr>
          <w:rStyle w:val="CommentReference"/>
        </w:rPr>
        <w:commentReference w:id="28"/>
      </w:r>
      <w:commentRangeEnd w:id="29"/>
      <w:r w:rsidR="00361F35">
        <w:rPr>
          <w:rStyle w:val="CommentReference"/>
        </w:rPr>
        <w:commentReference w:id="29"/>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30" w:name="_Ref34251031"/>
    </w:p>
    <w:bookmarkEnd w:id="30"/>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31"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31"/>
      <w:r w:rsidR="00AA6716" w:rsidRPr="00AA6716">
        <w:rPr>
          <w:noProof/>
          <w:sz w:val="24"/>
          <w:szCs w:val="24"/>
        </w:rPr>
        <w:t>.</w:t>
      </w:r>
      <w:r w:rsidRPr="00AA6716">
        <w:rPr>
          <w:sz w:val="24"/>
          <w:szCs w:val="24"/>
        </w:rPr>
        <w:t xml:space="preserve"> </w:t>
      </w:r>
      <w:r w:rsidR="00AA6716" w:rsidRPr="00AA6716">
        <w:rPr>
          <w:smallCaps/>
          <w:sz w:val="24"/>
          <w:szCs w:val="24"/>
        </w:rPr>
        <w:t>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scikit-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32" w:name="_Ref34310606"/>
    </w:p>
    <w:bookmarkEnd w:id="32"/>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to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33" w:name="_Ref34324152"/>
      <w:bookmarkStart w:id="34" w:name="_Ref34324168"/>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34"/>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33"/>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35" w:name="_Ref34251039"/>
    </w:p>
    <w:bookmarkEnd w:id="35"/>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36" w:name="_Ref33646320"/>
      <w:bookmarkStart w:id="37"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36"/>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This figure shows our decision tree model. The two colors represent the classes, orange being a normal comment and blue being commented out code. the samples show the number of samples which are in a node. The gini is the numerical representation of the importance of the gini, the lower the score, the more important the value is.</w:t>
      </w:r>
      <w:bookmarkEnd w:id="37"/>
    </w:p>
    <w:p w14:paraId="183BE15A" w14:textId="3841E875" w:rsidR="004E5433" w:rsidRPr="002248ED" w:rsidRDefault="004E5433" w:rsidP="004E5433">
      <w:pPr>
        <w:rPr>
          <w:rFonts w:cs="Times New Roman"/>
          <w:szCs w:val="24"/>
        </w:rPr>
      </w:pPr>
      <w:commentRangeStart w:id="38"/>
      <w:commentRangeStart w:id="39"/>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38"/>
      <w:r w:rsidR="00B46AA6">
        <w:rPr>
          <w:rStyle w:val="CommentReference"/>
        </w:rPr>
        <w:commentReference w:id="38"/>
      </w:r>
      <w:commentRangeEnd w:id="39"/>
      <w:r w:rsidR="00245E88">
        <w:rPr>
          <w:rStyle w:val="CommentReference"/>
        </w:rPr>
        <w:commentReference w:id="39"/>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40" w:name="_Ref33113399"/>
      <w:bookmarkStart w:id="41" w:name="_Ref33646702"/>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41"/>
      <w:r w:rsidR="00E36493">
        <w:rPr>
          <w:rFonts w:cs="Times New Roman"/>
          <w:noProof/>
          <w:sz w:val="24"/>
          <w:szCs w:val="24"/>
        </w:rPr>
        <w:t>.</w:t>
      </w:r>
      <w:r w:rsidRPr="002248ED">
        <w:rPr>
          <w:rFonts w:cs="Times New Roman"/>
          <w:sz w:val="24"/>
          <w:szCs w:val="24"/>
        </w:rPr>
        <w:t xml:space="preserve"> </w:t>
      </w:r>
      <w:bookmarkEnd w:id="40"/>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r w:rsidRPr="002248ED">
              <w:rPr>
                <w:rFonts w:cs="Times New Roman"/>
                <w:b/>
                <w:bCs/>
                <w:szCs w:val="24"/>
              </w:rPr>
              <w:t>i</w:t>
            </w:r>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r w:rsidRPr="002248ED">
              <w:rPr>
                <w:rFonts w:cs="Times New Roman"/>
                <w:b/>
                <w:bCs/>
                <w:szCs w:val="24"/>
              </w:rPr>
              <w:t>unk</w:t>
            </w:r>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42" w:name="_Ref32772875"/>
      <w:bookmarkStart w:id="43" w:name="_Ref33019599"/>
      <w:bookmarkStart w:id="44" w:name="_Ref35357782"/>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44"/>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42"/>
      <w:bookmarkEnd w:id="43"/>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45" w:name="_Ref32599906"/>
    </w:p>
    <w:bookmarkEnd w:id="45"/>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46"/>
      <w:r w:rsidRPr="002248ED">
        <w:rPr>
          <w:rFonts w:cs="Times New Roman"/>
          <w:szCs w:val="24"/>
        </w:rPr>
        <w:t xml:space="preserve">hope to both mitigate </w:t>
      </w:r>
      <w:commentRangeEnd w:id="46"/>
      <w:r w:rsidR="009A117A">
        <w:rPr>
          <w:rStyle w:val="CommentReference"/>
        </w:rPr>
        <w:commentReference w:id="46"/>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47" w:name="_Ref33017647"/>
      <w:commentRangeStart w:id="48"/>
      <w:r w:rsidRPr="002248ED">
        <w:t>External Validity</w:t>
      </w:r>
      <w:bookmarkEnd w:id="47"/>
      <w:commentRangeEnd w:id="48"/>
      <w:r w:rsidR="00B94844">
        <w:rPr>
          <w:rStyle w:val="CommentReference"/>
          <w:rFonts w:eastAsiaTheme="minorHAnsi" w:cstheme="minorBidi"/>
          <w:b w:val="0"/>
          <w:bCs w:val="0"/>
          <w:color w:val="auto"/>
        </w:rPr>
        <w:commentReference w:id="48"/>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49" w:name="_Ref33018411"/>
      <w:r w:rsidRPr="002248ED">
        <w:t>Internal Validity</w:t>
      </w:r>
      <w:bookmarkEnd w:id="49"/>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50" w:name="_Ref33719271"/>
    </w:p>
    <w:bookmarkEnd w:id="50"/>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51" w:name="_Ref33719289"/>
    </w:p>
    <w:bookmarkEnd w:id="51"/>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bookmarkStart w:id="52" w:name="_GoBack"/>
      <w:bookmarkEnd w:id="52"/>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30602A" w:rsidRDefault="0030602A">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2-29T17:53:00Z" w:initials="MD">
    <w:p w14:paraId="7FFB6FDA" w14:textId="77777777" w:rsidR="0030602A" w:rsidRDefault="0030602A" w:rsidP="009D2E2B">
      <w:pPr>
        <w:pStyle w:val="CommentText"/>
      </w:pPr>
      <w:r>
        <w:rPr>
          <w:rStyle w:val="CommentReference"/>
        </w:rPr>
        <w:annotationRef/>
      </w:r>
      <w:r>
        <w:t>Cite cases.</w:t>
      </w:r>
    </w:p>
  </w:comment>
  <w:comment w:id="3" w:author="blake grills" w:date="2020-03-03T13:49:00Z" w:initials="bg">
    <w:p w14:paraId="6BFEF302" w14:textId="77777777" w:rsidR="0030602A" w:rsidRDefault="0030602A" w:rsidP="009D2E2B">
      <w:pPr>
        <w:pStyle w:val="CommentText"/>
      </w:pPr>
      <w:r>
        <w:rPr>
          <w:rStyle w:val="CommentReference"/>
        </w:rPr>
        <w:annotationRef/>
      </w:r>
      <w:r>
        <w:t>Im trying to find the cases but am having trouble, I did not want to lose any more time to google searching</w:t>
      </w:r>
    </w:p>
  </w:comment>
  <w:comment w:id="4" w:author="Michael Decker" w:date="2020-03-07T14:54:00Z" w:initials="MD">
    <w:p w14:paraId="2EBD7476" w14:textId="77777777" w:rsidR="0030602A" w:rsidRDefault="0030602A" w:rsidP="009D2E2B">
      <w:pPr>
        <w:pStyle w:val="CommentText"/>
      </w:pPr>
      <w:r>
        <w:rPr>
          <w:rStyle w:val="CommentReference"/>
        </w:rPr>
        <w:annotationRef/>
      </w:r>
      <w:r>
        <w:t>They can just be news articles</w:t>
      </w:r>
    </w:p>
  </w:comment>
  <w:comment w:id="5" w:author="blake grills" w:date="2020-03-13T13:05:00Z" w:initials="bg">
    <w:p w14:paraId="12BDE8E2" w14:textId="78ED9253" w:rsidR="00D34443" w:rsidRDefault="00D34443">
      <w:pPr>
        <w:pStyle w:val="CommentText"/>
      </w:pPr>
      <w:r>
        <w:rPr>
          <w:rStyle w:val="CommentReference"/>
        </w:rPr>
        <w:annotationRef/>
      </w:r>
      <w:r>
        <w:t>Im gonna need your help with this, im not sure what to say</w:t>
      </w:r>
    </w:p>
  </w:comment>
  <w:comment w:id="10" w:author="Michael Decker" w:date="2020-03-07T15:38:00Z" w:initials="MD">
    <w:p w14:paraId="4D77BF7E" w14:textId="67401518" w:rsidR="0030602A" w:rsidRDefault="0030602A">
      <w:pPr>
        <w:pStyle w:val="CommentText"/>
      </w:pPr>
      <w:r>
        <w:rPr>
          <w:rStyle w:val="CommentReference"/>
        </w:rPr>
        <w:annotationRef/>
      </w:r>
      <w:r>
        <w:rPr>
          <w:rStyle w:val="CommentReference"/>
        </w:rPr>
        <w:t>Need more studies on comments.  Why comments important, affect of quality of comment, is self-documented code enough, etc.</w:t>
      </w:r>
    </w:p>
  </w:comment>
  <w:comment w:id="16" w:author="blake grills" w:date="2020-03-16T22:59:00Z" w:initials="bg">
    <w:p w14:paraId="64C665F5" w14:textId="06F1D6BF" w:rsidR="006E68B8" w:rsidRDefault="006E68B8">
      <w:pPr>
        <w:pStyle w:val="CommentText"/>
      </w:pPr>
      <w:r>
        <w:rPr>
          <w:rStyle w:val="CommentReference"/>
        </w:rPr>
        <w:annotationRef/>
      </w:r>
      <w:r>
        <w:t>If we could go over exactly what you want in this chapter, I cleaned out the relations to comments and am not sure what else to add and take away</w:t>
      </w:r>
    </w:p>
  </w:comment>
  <w:comment w:id="28" w:author="Michael Decker" w:date="2020-03-01T16:30:00Z" w:initials="MD">
    <w:p w14:paraId="7D4C1AD6" w14:textId="561FAB04" w:rsidR="0030602A" w:rsidRDefault="0030602A">
      <w:pPr>
        <w:pStyle w:val="CommentText"/>
      </w:pPr>
      <w:r>
        <w:rPr>
          <w:rStyle w:val="CommentReference"/>
        </w:rPr>
        <w:annotationRef/>
      </w:r>
      <w:r>
        <w:t>See now I want average length of a line of comments in the studied corpi</w:t>
      </w:r>
    </w:p>
  </w:comment>
  <w:comment w:id="29" w:author="blake grills" w:date="2020-03-05T12:27:00Z" w:initials="bg">
    <w:p w14:paraId="4E8A1FE2" w14:textId="363BF857" w:rsidR="0030602A" w:rsidRDefault="0030602A">
      <w:pPr>
        <w:pStyle w:val="CommentText"/>
      </w:pPr>
      <w:r>
        <w:rPr>
          <w:rStyle w:val="CommentReference"/>
        </w:rPr>
        <w:annotationRef/>
      </w:r>
      <w:r>
        <w:t>I will pull this from the final test</w:t>
      </w:r>
    </w:p>
  </w:comment>
  <w:comment w:id="38" w:author="Michael Decker" w:date="2020-03-01T16:56:00Z" w:initials="MD">
    <w:p w14:paraId="38FB50CB" w14:textId="569488D3" w:rsidR="0030602A" w:rsidRDefault="0030602A">
      <w:pPr>
        <w:pStyle w:val="CommentText"/>
      </w:pPr>
      <w:r>
        <w:rPr>
          <w:rStyle w:val="CommentReference"/>
        </w:rPr>
        <w:annotationRef/>
      </w:r>
      <w:r>
        <w:t>Do it with and without blank lines</w:t>
      </w:r>
    </w:p>
  </w:comment>
  <w:comment w:id="39" w:author="blake grills" w:date="2020-03-05T18:12:00Z" w:initials="bg">
    <w:p w14:paraId="5E7E8E5C" w14:textId="6B0D799F" w:rsidR="0030602A" w:rsidRDefault="0030602A">
      <w:pPr>
        <w:pStyle w:val="CommentText"/>
      </w:pPr>
      <w:r>
        <w:rPr>
          <w:rStyle w:val="CommentReference"/>
        </w:rPr>
        <w:annotationRef/>
      </w:r>
      <w:r>
        <w:t>Perhaps I need to write this differently? I mean that decision trees do extremely well  with a sparse matrix.</w:t>
      </w:r>
    </w:p>
  </w:comment>
  <w:comment w:id="46" w:author="Michael Decker" w:date="2020-03-01T17:20:00Z" w:initials="MD">
    <w:p w14:paraId="38D6C617" w14:textId="19051DA1" w:rsidR="0030602A" w:rsidRDefault="0030602A">
      <w:pPr>
        <w:pStyle w:val="CommentText"/>
      </w:pPr>
      <w:r>
        <w:rPr>
          <w:rStyle w:val="CommentReference"/>
        </w:rPr>
        <w:annotationRef/>
      </w:r>
      <w:r>
        <w:t>How were they mitigated for this research.</w:t>
      </w:r>
    </w:p>
  </w:comment>
  <w:comment w:id="48" w:author="Michael Decker" w:date="2020-03-01T18:05:00Z" w:initials="MD">
    <w:p w14:paraId="7187500A" w14:textId="2B2517D4" w:rsidR="0030602A" w:rsidRDefault="0030602A">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FFB6FDA" w15:done="0"/>
  <w15:commentEx w15:paraId="6BFEF302" w15:paraIdParent="7FFB6FDA" w15:done="0"/>
  <w15:commentEx w15:paraId="2EBD7476" w15:paraIdParent="7FFB6FDA" w15:done="0"/>
  <w15:commentEx w15:paraId="12BDE8E2" w15:done="0"/>
  <w15:commentEx w15:paraId="4D77BF7E" w15:done="0"/>
  <w15:commentEx w15:paraId="64C665F5" w15:done="0"/>
  <w15:commentEx w15:paraId="7D4C1AD6" w15:done="0"/>
  <w15:commentEx w15:paraId="4E8A1FE2" w15:paraIdParent="7D4C1AD6"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FFB6FDA" w16cid:durableId="221217EF"/>
  <w16cid:commentId w16cid:paraId="6BFEF302" w16cid:durableId="221217EE"/>
  <w16cid:commentId w16cid:paraId="2EBD7476" w16cid:durableId="221217ED"/>
  <w16cid:commentId w16cid:paraId="12BDE8E2" w16cid:durableId="22160397"/>
  <w16cid:commentId w16cid:paraId="4D77BF7E" w16cid:durableId="220E3E61"/>
  <w16cid:commentId w16cid:paraId="64C665F5" w16cid:durableId="221A834E"/>
  <w16cid:commentId w16cid:paraId="7D4C1AD6" w16cid:durableId="220661BC"/>
  <w16cid:commentId w16cid:paraId="4E8A1FE2" w16cid:durableId="220B6EA1"/>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60A38E" w14:textId="77777777" w:rsidR="00166BCD" w:rsidRDefault="00166BCD" w:rsidP="0082705B">
      <w:pPr>
        <w:spacing w:after="0" w:line="240" w:lineRule="auto"/>
      </w:pPr>
      <w:r>
        <w:separator/>
      </w:r>
    </w:p>
  </w:endnote>
  <w:endnote w:type="continuationSeparator" w:id="0">
    <w:p w14:paraId="40F966C5" w14:textId="77777777" w:rsidR="00166BCD" w:rsidRDefault="00166BC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6DB8E" w14:textId="77777777" w:rsidR="00166BCD" w:rsidRDefault="00166BCD" w:rsidP="0082705B">
      <w:pPr>
        <w:spacing w:after="0" w:line="240" w:lineRule="auto"/>
      </w:pPr>
      <w:r>
        <w:separator/>
      </w:r>
    </w:p>
  </w:footnote>
  <w:footnote w:type="continuationSeparator" w:id="0">
    <w:p w14:paraId="3783BA0B" w14:textId="77777777" w:rsidR="00166BCD" w:rsidRDefault="00166BC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16D86"/>
    <w:rsid w:val="00020FE0"/>
    <w:rsid w:val="00024DCA"/>
    <w:rsid w:val="00031259"/>
    <w:rsid w:val="00032148"/>
    <w:rsid w:val="000506FA"/>
    <w:rsid w:val="000530D1"/>
    <w:rsid w:val="000578C2"/>
    <w:rsid w:val="0007121B"/>
    <w:rsid w:val="00076202"/>
    <w:rsid w:val="00076546"/>
    <w:rsid w:val="000813E2"/>
    <w:rsid w:val="00090DD4"/>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3218"/>
    <w:rsid w:val="003177DC"/>
    <w:rsid w:val="0032226C"/>
    <w:rsid w:val="00337EE1"/>
    <w:rsid w:val="00343394"/>
    <w:rsid w:val="00343A27"/>
    <w:rsid w:val="00343D57"/>
    <w:rsid w:val="00346398"/>
    <w:rsid w:val="003464FC"/>
    <w:rsid w:val="00351DA7"/>
    <w:rsid w:val="00361F35"/>
    <w:rsid w:val="00363BC0"/>
    <w:rsid w:val="00371291"/>
    <w:rsid w:val="0038016B"/>
    <w:rsid w:val="00382ED6"/>
    <w:rsid w:val="003836B4"/>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402E1B"/>
    <w:rsid w:val="00402F8A"/>
    <w:rsid w:val="00404304"/>
    <w:rsid w:val="00406533"/>
    <w:rsid w:val="00411288"/>
    <w:rsid w:val="00415AA1"/>
    <w:rsid w:val="0042639E"/>
    <w:rsid w:val="00430235"/>
    <w:rsid w:val="00435D46"/>
    <w:rsid w:val="00450093"/>
    <w:rsid w:val="004512F4"/>
    <w:rsid w:val="00451BCC"/>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4DDF"/>
    <w:rsid w:val="004E36D2"/>
    <w:rsid w:val="004E5433"/>
    <w:rsid w:val="004F00CB"/>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5F8A"/>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6145"/>
    <w:rsid w:val="00636ECC"/>
    <w:rsid w:val="006375E0"/>
    <w:rsid w:val="00643655"/>
    <w:rsid w:val="00646B50"/>
    <w:rsid w:val="00652B60"/>
    <w:rsid w:val="006559D4"/>
    <w:rsid w:val="00662B41"/>
    <w:rsid w:val="00673C4E"/>
    <w:rsid w:val="00673EAC"/>
    <w:rsid w:val="00676BB6"/>
    <w:rsid w:val="00677769"/>
    <w:rsid w:val="00681A5E"/>
    <w:rsid w:val="00683397"/>
    <w:rsid w:val="00684528"/>
    <w:rsid w:val="00684786"/>
    <w:rsid w:val="006869EB"/>
    <w:rsid w:val="00687BCF"/>
    <w:rsid w:val="00687E83"/>
    <w:rsid w:val="00693236"/>
    <w:rsid w:val="0069326F"/>
    <w:rsid w:val="00694D67"/>
    <w:rsid w:val="006A1B36"/>
    <w:rsid w:val="006A3824"/>
    <w:rsid w:val="006A551F"/>
    <w:rsid w:val="006A7C41"/>
    <w:rsid w:val="006B4409"/>
    <w:rsid w:val="006B5788"/>
    <w:rsid w:val="006C0EED"/>
    <w:rsid w:val="006C517B"/>
    <w:rsid w:val="006C74A6"/>
    <w:rsid w:val="006D1180"/>
    <w:rsid w:val="006D7A56"/>
    <w:rsid w:val="006E68B8"/>
    <w:rsid w:val="006F1104"/>
    <w:rsid w:val="00700C7E"/>
    <w:rsid w:val="0070383A"/>
    <w:rsid w:val="00712394"/>
    <w:rsid w:val="007135BC"/>
    <w:rsid w:val="00715B6A"/>
    <w:rsid w:val="007346C6"/>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30"/>
    <w:rsid w:val="00790D9D"/>
    <w:rsid w:val="0079195E"/>
    <w:rsid w:val="007A174F"/>
    <w:rsid w:val="007A36AA"/>
    <w:rsid w:val="007A43B4"/>
    <w:rsid w:val="007B5C07"/>
    <w:rsid w:val="007C1309"/>
    <w:rsid w:val="007C45FB"/>
    <w:rsid w:val="007C75A9"/>
    <w:rsid w:val="007D0598"/>
    <w:rsid w:val="007D08BB"/>
    <w:rsid w:val="007D218F"/>
    <w:rsid w:val="007D3D7B"/>
    <w:rsid w:val="007D40F4"/>
    <w:rsid w:val="007D495D"/>
    <w:rsid w:val="007E0745"/>
    <w:rsid w:val="007E4742"/>
    <w:rsid w:val="007F23B7"/>
    <w:rsid w:val="00812278"/>
    <w:rsid w:val="00813B29"/>
    <w:rsid w:val="00822006"/>
    <w:rsid w:val="00825B3E"/>
    <w:rsid w:val="00826DC0"/>
    <w:rsid w:val="0082705B"/>
    <w:rsid w:val="00827C8A"/>
    <w:rsid w:val="00833556"/>
    <w:rsid w:val="008429D0"/>
    <w:rsid w:val="00844665"/>
    <w:rsid w:val="00851FE2"/>
    <w:rsid w:val="008556DD"/>
    <w:rsid w:val="00864F54"/>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5183"/>
    <w:rsid w:val="008D29EE"/>
    <w:rsid w:val="008D3269"/>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AE3"/>
    <w:rsid w:val="009E5402"/>
    <w:rsid w:val="009E6192"/>
    <w:rsid w:val="009F03DF"/>
    <w:rsid w:val="009F4424"/>
    <w:rsid w:val="009F45A0"/>
    <w:rsid w:val="00A00DFF"/>
    <w:rsid w:val="00A03C5E"/>
    <w:rsid w:val="00A078CD"/>
    <w:rsid w:val="00A20996"/>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832E3"/>
    <w:rsid w:val="00A837B8"/>
    <w:rsid w:val="00A8402E"/>
    <w:rsid w:val="00A91140"/>
    <w:rsid w:val="00A91925"/>
    <w:rsid w:val="00AA01E8"/>
    <w:rsid w:val="00AA3373"/>
    <w:rsid w:val="00AA5EC4"/>
    <w:rsid w:val="00AA6716"/>
    <w:rsid w:val="00AA68AF"/>
    <w:rsid w:val="00AB11E8"/>
    <w:rsid w:val="00AC15AC"/>
    <w:rsid w:val="00AC15E9"/>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4E23"/>
    <w:rsid w:val="00B17388"/>
    <w:rsid w:val="00B216D8"/>
    <w:rsid w:val="00B2494D"/>
    <w:rsid w:val="00B26EEB"/>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7744"/>
    <w:rsid w:val="00B93C5E"/>
    <w:rsid w:val="00B93D92"/>
    <w:rsid w:val="00B94844"/>
    <w:rsid w:val="00BA7A7B"/>
    <w:rsid w:val="00BB3A39"/>
    <w:rsid w:val="00BB486E"/>
    <w:rsid w:val="00BC1CE3"/>
    <w:rsid w:val="00BD1F22"/>
    <w:rsid w:val="00BD37AD"/>
    <w:rsid w:val="00BE28F3"/>
    <w:rsid w:val="00BF3282"/>
    <w:rsid w:val="00BF63DB"/>
    <w:rsid w:val="00C01AA5"/>
    <w:rsid w:val="00C13AAC"/>
    <w:rsid w:val="00C16A9C"/>
    <w:rsid w:val="00C23CE7"/>
    <w:rsid w:val="00C256D8"/>
    <w:rsid w:val="00C319D6"/>
    <w:rsid w:val="00C33A0F"/>
    <w:rsid w:val="00C36A5E"/>
    <w:rsid w:val="00C43334"/>
    <w:rsid w:val="00C44E55"/>
    <w:rsid w:val="00C50DFA"/>
    <w:rsid w:val="00C51363"/>
    <w:rsid w:val="00C56F35"/>
    <w:rsid w:val="00C62611"/>
    <w:rsid w:val="00C73EA0"/>
    <w:rsid w:val="00C74185"/>
    <w:rsid w:val="00C74C89"/>
    <w:rsid w:val="00C77000"/>
    <w:rsid w:val="00C8686F"/>
    <w:rsid w:val="00C876DD"/>
    <w:rsid w:val="00C917C3"/>
    <w:rsid w:val="00C954ED"/>
    <w:rsid w:val="00CA3D57"/>
    <w:rsid w:val="00CA509A"/>
    <w:rsid w:val="00CB2248"/>
    <w:rsid w:val="00CB24AA"/>
    <w:rsid w:val="00CD341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315D5"/>
    <w:rsid w:val="00D34434"/>
    <w:rsid w:val="00D34443"/>
    <w:rsid w:val="00D3571B"/>
    <w:rsid w:val="00D37077"/>
    <w:rsid w:val="00D41E5F"/>
    <w:rsid w:val="00D45CDF"/>
    <w:rsid w:val="00D513E6"/>
    <w:rsid w:val="00D51FED"/>
    <w:rsid w:val="00D544A0"/>
    <w:rsid w:val="00D5459A"/>
    <w:rsid w:val="00D656D1"/>
    <w:rsid w:val="00D66416"/>
    <w:rsid w:val="00D7405C"/>
    <w:rsid w:val="00D7535E"/>
    <w:rsid w:val="00D75AD9"/>
    <w:rsid w:val="00D8059E"/>
    <w:rsid w:val="00D82116"/>
    <w:rsid w:val="00D86CFE"/>
    <w:rsid w:val="00D96CD6"/>
    <w:rsid w:val="00DA2F7C"/>
    <w:rsid w:val="00DA3F26"/>
    <w:rsid w:val="00DA6443"/>
    <w:rsid w:val="00DC2AF5"/>
    <w:rsid w:val="00DC4738"/>
    <w:rsid w:val="00DD61F7"/>
    <w:rsid w:val="00DD7445"/>
    <w:rsid w:val="00DF5401"/>
    <w:rsid w:val="00E1350B"/>
    <w:rsid w:val="00E202C2"/>
    <w:rsid w:val="00E301FB"/>
    <w:rsid w:val="00E303E4"/>
    <w:rsid w:val="00E3268D"/>
    <w:rsid w:val="00E36493"/>
    <w:rsid w:val="00E4322B"/>
    <w:rsid w:val="00E45334"/>
    <w:rsid w:val="00E46470"/>
    <w:rsid w:val="00E67273"/>
    <w:rsid w:val="00E678E0"/>
    <w:rsid w:val="00E72C9A"/>
    <w:rsid w:val="00E86C5A"/>
    <w:rsid w:val="00E90F86"/>
    <w:rsid w:val="00E93F3E"/>
    <w:rsid w:val="00E971D6"/>
    <w:rsid w:val="00E977DA"/>
    <w:rsid w:val="00EA1D8E"/>
    <w:rsid w:val="00EA3480"/>
    <w:rsid w:val="00EA79AD"/>
    <w:rsid w:val="00EC779C"/>
    <w:rsid w:val="00ED2425"/>
    <w:rsid w:val="00EE201C"/>
    <w:rsid w:val="00EE54CC"/>
    <w:rsid w:val="00EF13DC"/>
    <w:rsid w:val="00F00715"/>
    <w:rsid w:val="00F044C5"/>
    <w:rsid w:val="00F059AC"/>
    <w:rsid w:val="00F11FFC"/>
    <w:rsid w:val="00F15128"/>
    <w:rsid w:val="00F17AFA"/>
    <w:rsid w:val="00F210CA"/>
    <w:rsid w:val="00F302F0"/>
    <w:rsid w:val="00F30A10"/>
    <w:rsid w:val="00F357C5"/>
    <w:rsid w:val="00F3698E"/>
    <w:rsid w:val="00F403AD"/>
    <w:rsid w:val="00F41DA6"/>
    <w:rsid w:val="00F43247"/>
    <w:rsid w:val="00F519A9"/>
    <w:rsid w:val="00F54855"/>
    <w:rsid w:val="00F572BF"/>
    <w:rsid w:val="00F6093E"/>
    <w:rsid w:val="00F6265D"/>
    <w:rsid w:val="00F633B9"/>
    <w:rsid w:val="00F76600"/>
    <w:rsid w:val="00F904A4"/>
    <w:rsid w:val="00F90C37"/>
    <w:rsid w:val="00F9107A"/>
    <w:rsid w:val="00F91EAC"/>
    <w:rsid w:val="00F92CF5"/>
    <w:rsid w:val="00FA390E"/>
    <w:rsid w:val="00FA7B2B"/>
    <w:rsid w:val="00FB0C01"/>
    <w:rsid w:val="00FB59E5"/>
    <w:rsid w:val="00FB641C"/>
    <w:rsid w:val="00FC1765"/>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89A4641-FE10-4CA7-93D1-826FDC126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61</TotalTime>
  <Pages>57</Pages>
  <Words>21822</Words>
  <Characters>124387</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cp:revision>
  <dcterms:created xsi:type="dcterms:W3CDTF">2020-02-04T18:25:00Z</dcterms:created>
  <dcterms:modified xsi:type="dcterms:W3CDTF">2020-03-17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